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rsidP="00FE511F">
      <w:pPr>
        <w:pStyle w:val="Title"/>
      </w:pPr>
      <w:r>
        <w:t xml:space="preserve"> Title </w:t>
      </w:r>
    </w:p>
    <w:p w14:paraId="48BCBEC2" w14:textId="77777777" w:rsidR="00F77AF8" w:rsidRDefault="00000000" w:rsidP="00FE511F">
      <w:pPr>
        <w:pStyle w:val="Subtitle"/>
      </w:pPr>
      <w:r>
        <w:t xml:space="preserve"> Subtitle </w:t>
      </w:r>
    </w:p>
    <w:p w14:paraId="0BEEF611" w14:textId="77777777" w:rsidR="00F77AF8" w:rsidRDefault="00000000" w:rsidP="00180237">
      <w:pPr>
        <w:pStyle w:val="Author"/>
        <w:spacing w:line="480" w:lineRule="auto"/>
      </w:pPr>
      <w:r>
        <w:t xml:space="preserve"> </w:t>
      </w:r>
      <w:r w:rsidRPr="00180237">
        <w:rPr>
          <w:rFonts w:ascii="Arial" w:hAnsi="Arial" w:cs="Arial"/>
        </w:rPr>
        <w:t>Author</w:t>
      </w:r>
      <w:r>
        <w:t xml:space="preserve"> </w:t>
      </w:r>
    </w:p>
    <w:p w14:paraId="696298A1" w14:textId="42ED0866" w:rsidR="00F77AF8" w:rsidRDefault="00000000" w:rsidP="00180237">
      <w:pPr>
        <w:pStyle w:val="Date"/>
        <w:spacing w:line="480" w:lineRule="auto"/>
      </w:pPr>
      <w:r>
        <w:t xml:space="preserve"> </w:t>
      </w:r>
      <w:r w:rsidRPr="00180237">
        <w:rPr>
          <w:rFonts w:ascii="Arial" w:hAnsi="Arial" w:cs="Arial"/>
        </w:rPr>
        <w:t>Date</w:t>
      </w:r>
      <w:r>
        <w:t xml:space="preserve"> </w:t>
      </w:r>
    </w:p>
    <w:p w14:paraId="118E1B73" w14:textId="77777777" w:rsidR="00792DCA" w:rsidRDefault="00792DCA" w:rsidP="00FE511F">
      <w:pPr>
        <w:pStyle w:val="Text"/>
      </w:pPr>
      <w:r>
        <w:t>Affiliation – institution, (department), city, (state), country</w:t>
      </w:r>
    </w:p>
    <w:p w14:paraId="13BFC693" w14:textId="77777777" w:rsidR="00792DCA" w:rsidRDefault="00792DCA" w:rsidP="00FE511F">
      <w:pPr>
        <w:pStyle w:val="E-mailSignature"/>
      </w:pPr>
      <w:r w:rsidRPr="000C50EB">
        <w:t>E-mail</w:t>
      </w:r>
    </w:p>
    <w:p w14:paraId="1A67F7DD" w14:textId="77777777" w:rsidR="00792DCA" w:rsidRPr="00792DCA" w:rsidRDefault="00792DCA" w:rsidP="00FE511F">
      <w:pPr>
        <w:pStyle w:val="BodyText"/>
      </w:pPr>
    </w:p>
    <w:p w14:paraId="06864A02" w14:textId="3CA13B52" w:rsidR="00F77AF8" w:rsidRPr="00A455F5" w:rsidRDefault="00000000" w:rsidP="00FE511F">
      <w:pPr>
        <w:pStyle w:val="Abstract"/>
      </w:pPr>
      <w:r w:rsidRPr="00A455F5">
        <w:t>Abstract</w:t>
      </w:r>
      <w:r w:rsidR="00D44083">
        <w:t>:</w:t>
      </w:r>
      <w:r w:rsidR="00D44083" w:rsidRPr="00D44083">
        <w:t xml:space="preserve"> </w:t>
      </w:r>
      <w:r w:rsidR="00D44083" w:rsidRPr="00A455F5">
        <w:t>Lorem</w:t>
      </w:r>
      <w:r w:rsidR="00D44083" w:rsidRPr="00D44083">
        <w:t xml:space="preserve"> </w:t>
      </w:r>
      <w:r w:rsidR="00D44083" w:rsidRPr="00A455F5">
        <w:t>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8E4027" w:rsidRPr="00A455F5">
        <w:br/>
        <w:t>Keywords: X Y Z</w:t>
      </w:r>
    </w:p>
    <w:p w14:paraId="0628E32A" w14:textId="77777777" w:rsidR="008E4027" w:rsidRPr="008E4027" w:rsidRDefault="008E4027" w:rsidP="00FE511F">
      <w:pPr>
        <w:pStyle w:val="BodyText"/>
      </w:pPr>
    </w:p>
    <w:p w14:paraId="45CBBF07" w14:textId="4077FD09" w:rsidR="001929E3" w:rsidRDefault="008E4027" w:rsidP="00FE511F">
      <w:pPr>
        <w:pStyle w:val="Heading1"/>
      </w:pPr>
      <w:bookmarkStart w:id="0" w:name="_Toc127430130"/>
      <w:r>
        <w:lastRenderedPageBreak/>
        <w:t>Statements and Declarations</w:t>
      </w:r>
      <w:bookmarkEnd w:id="0"/>
    </w:p>
    <w:p w14:paraId="398FE30A" w14:textId="301410DC" w:rsidR="001929E3" w:rsidRPr="002F3100" w:rsidRDefault="008E4027" w:rsidP="00FE511F">
      <w:pPr>
        <w:pStyle w:val="FirstParagraph"/>
      </w:pPr>
      <w:r w:rsidRPr="002F3100">
        <w:t>Competing Interests</w:t>
      </w:r>
    </w:p>
    <w:p w14:paraId="40186564" w14:textId="77777777" w:rsidR="001929E3" w:rsidRPr="001929E3" w:rsidRDefault="001929E3" w:rsidP="00FE511F">
      <w:pPr>
        <w:pStyle w:val="BodyText"/>
      </w:pPr>
    </w:p>
    <w:p w14:paraId="0366CA45" w14:textId="77777777" w:rsidR="00A10DD5" w:rsidRDefault="00975EC8" w:rsidP="00FE511F">
      <w:bookmarkStart w:id="1" w:name="heading-1"/>
      <w:r>
        <w:br w:type="page"/>
      </w:r>
    </w:p>
    <w:sdt>
      <w:sdtPr>
        <w:rPr>
          <w:rFonts w:ascii="Times New Roman" w:eastAsiaTheme="minorHAnsi" w:hAnsi="Times New Roman" w:cstheme="minorBidi"/>
          <w:color w:val="auto"/>
          <w:sz w:val="20"/>
          <w:szCs w:val="24"/>
        </w:rPr>
        <w:id w:val="127143399"/>
        <w:docPartObj>
          <w:docPartGallery w:val="Table of Contents"/>
          <w:docPartUnique/>
        </w:docPartObj>
      </w:sdtPr>
      <w:sdtEndPr>
        <w:rPr>
          <w:rFonts w:ascii="Arial" w:hAnsi="Arial" w:cs="Arial"/>
          <w:b/>
          <w:bCs/>
          <w:noProof/>
          <w:sz w:val="24"/>
        </w:rPr>
      </w:sdtEndPr>
      <w:sdtContent>
        <w:p w14:paraId="196A619B" w14:textId="36B78279" w:rsidR="00A10DD5" w:rsidRDefault="00A10DD5" w:rsidP="00FE511F">
          <w:pPr>
            <w:pStyle w:val="TOCHeading"/>
          </w:pPr>
          <w:r>
            <w:t>Contents</w:t>
          </w:r>
        </w:p>
        <w:p w14:paraId="7C4E3020" w14:textId="090A3E5B" w:rsidR="00A10DD5" w:rsidRDefault="00A10DD5" w:rsidP="00FE511F">
          <w:pPr>
            <w:pStyle w:val="TOC1"/>
            <w:rPr>
              <w:rFonts w:asciiTheme="minorHAnsi" w:eastAsiaTheme="minorEastAsia" w:hAnsiTheme="minorHAnsi"/>
              <w:noProof/>
              <w:sz w:val="22"/>
              <w:szCs w:val="22"/>
              <w:lang w:val="de-DE" w:eastAsia="de-DE"/>
            </w:rPr>
          </w:pPr>
          <w:r>
            <w:fldChar w:fldCharType="begin"/>
          </w:r>
          <w:r>
            <w:instrText xml:space="preserve"> TOC \o "1-3" \h \z \u </w:instrText>
          </w:r>
          <w:r>
            <w:fldChar w:fldCharType="separate"/>
          </w:r>
          <w:hyperlink w:anchor="_Toc127430130" w:history="1">
            <w:r w:rsidRPr="00DB161B">
              <w:rPr>
                <w:rStyle w:val="Hyperlink"/>
                <w:noProof/>
              </w:rPr>
              <w:t>Statements and Declarations</w:t>
            </w:r>
            <w:r>
              <w:rPr>
                <w:noProof/>
                <w:webHidden/>
              </w:rPr>
              <w:tab/>
            </w:r>
            <w:r>
              <w:rPr>
                <w:noProof/>
                <w:webHidden/>
              </w:rPr>
              <w:fldChar w:fldCharType="begin"/>
            </w:r>
            <w:r>
              <w:rPr>
                <w:noProof/>
                <w:webHidden/>
              </w:rPr>
              <w:instrText xml:space="preserve"> PAGEREF _Toc127430130 \h </w:instrText>
            </w:r>
            <w:r>
              <w:rPr>
                <w:noProof/>
                <w:webHidden/>
              </w:rPr>
            </w:r>
            <w:r>
              <w:rPr>
                <w:noProof/>
                <w:webHidden/>
              </w:rPr>
              <w:fldChar w:fldCharType="separate"/>
            </w:r>
            <w:r>
              <w:rPr>
                <w:noProof/>
                <w:webHidden/>
              </w:rPr>
              <w:t>1</w:t>
            </w:r>
            <w:r>
              <w:rPr>
                <w:noProof/>
                <w:webHidden/>
              </w:rPr>
              <w:fldChar w:fldCharType="end"/>
            </w:r>
          </w:hyperlink>
        </w:p>
        <w:p w14:paraId="5E99347C" w14:textId="7E995E18" w:rsidR="00A10DD5" w:rsidRDefault="00000000" w:rsidP="00FE511F">
          <w:pPr>
            <w:pStyle w:val="TOC1"/>
            <w:rPr>
              <w:rFonts w:asciiTheme="minorHAnsi" w:eastAsiaTheme="minorEastAsia" w:hAnsiTheme="minorHAnsi"/>
              <w:noProof/>
              <w:sz w:val="22"/>
              <w:szCs w:val="22"/>
              <w:lang w:val="de-DE" w:eastAsia="de-DE"/>
            </w:rPr>
          </w:pPr>
          <w:hyperlink w:anchor="_Toc127430131" w:history="1">
            <w:r w:rsidR="00A10DD5" w:rsidRPr="00DB161B">
              <w:rPr>
                <w:rStyle w:val="Hyperlink"/>
                <w:noProof/>
              </w:rPr>
              <w:t>Heading 1 - Text</w:t>
            </w:r>
            <w:r w:rsidR="00A10DD5">
              <w:rPr>
                <w:noProof/>
                <w:webHidden/>
              </w:rPr>
              <w:tab/>
            </w:r>
            <w:r w:rsidR="00A10DD5">
              <w:rPr>
                <w:noProof/>
                <w:webHidden/>
              </w:rPr>
              <w:fldChar w:fldCharType="begin"/>
            </w:r>
            <w:r w:rsidR="00A10DD5">
              <w:rPr>
                <w:noProof/>
                <w:webHidden/>
              </w:rPr>
              <w:instrText xml:space="preserve"> PAGEREF _Toc127430131 \h </w:instrText>
            </w:r>
            <w:r w:rsidR="00A10DD5">
              <w:rPr>
                <w:noProof/>
                <w:webHidden/>
              </w:rPr>
            </w:r>
            <w:r w:rsidR="00A10DD5">
              <w:rPr>
                <w:noProof/>
                <w:webHidden/>
              </w:rPr>
              <w:fldChar w:fldCharType="separate"/>
            </w:r>
            <w:r w:rsidR="00A10DD5">
              <w:rPr>
                <w:noProof/>
                <w:webHidden/>
              </w:rPr>
              <w:t>3</w:t>
            </w:r>
            <w:r w:rsidR="00A10DD5">
              <w:rPr>
                <w:noProof/>
                <w:webHidden/>
              </w:rPr>
              <w:fldChar w:fldCharType="end"/>
            </w:r>
          </w:hyperlink>
        </w:p>
        <w:p w14:paraId="367F5270" w14:textId="1E68EA24" w:rsidR="00A10DD5" w:rsidRDefault="00000000" w:rsidP="00FE511F">
          <w:pPr>
            <w:pStyle w:val="TOC2"/>
            <w:rPr>
              <w:rFonts w:asciiTheme="minorHAnsi" w:eastAsiaTheme="minorEastAsia" w:hAnsiTheme="minorHAnsi"/>
              <w:noProof/>
              <w:sz w:val="22"/>
              <w:szCs w:val="22"/>
              <w:lang w:val="de-DE" w:eastAsia="de-DE"/>
            </w:rPr>
          </w:pPr>
          <w:hyperlink w:anchor="_Toc127430132" w:history="1">
            <w:r w:rsidR="00A10DD5" w:rsidRPr="00DB161B">
              <w:rPr>
                <w:rStyle w:val="Hyperlink"/>
                <w:noProof/>
              </w:rPr>
              <w:t>Heading 2 - Embeds</w:t>
            </w:r>
            <w:r w:rsidR="00A10DD5">
              <w:rPr>
                <w:noProof/>
                <w:webHidden/>
              </w:rPr>
              <w:tab/>
            </w:r>
            <w:r w:rsidR="00A10DD5">
              <w:rPr>
                <w:noProof/>
                <w:webHidden/>
              </w:rPr>
              <w:fldChar w:fldCharType="begin"/>
            </w:r>
            <w:r w:rsidR="00A10DD5">
              <w:rPr>
                <w:noProof/>
                <w:webHidden/>
              </w:rPr>
              <w:instrText xml:space="preserve"> PAGEREF _Toc127430132 \h </w:instrText>
            </w:r>
            <w:r w:rsidR="00A10DD5">
              <w:rPr>
                <w:noProof/>
                <w:webHidden/>
              </w:rPr>
            </w:r>
            <w:r w:rsidR="00A10DD5">
              <w:rPr>
                <w:noProof/>
                <w:webHidden/>
              </w:rPr>
              <w:fldChar w:fldCharType="separate"/>
            </w:r>
            <w:r w:rsidR="00A10DD5">
              <w:rPr>
                <w:noProof/>
                <w:webHidden/>
              </w:rPr>
              <w:t>4</w:t>
            </w:r>
            <w:r w:rsidR="00A10DD5">
              <w:rPr>
                <w:noProof/>
                <w:webHidden/>
              </w:rPr>
              <w:fldChar w:fldCharType="end"/>
            </w:r>
          </w:hyperlink>
        </w:p>
        <w:p w14:paraId="4D8A60EA" w14:textId="03245A8A" w:rsidR="00A10DD5" w:rsidRDefault="00000000" w:rsidP="00FE511F">
          <w:pPr>
            <w:pStyle w:val="TOC3"/>
            <w:rPr>
              <w:rFonts w:asciiTheme="minorHAnsi" w:eastAsiaTheme="minorEastAsia" w:hAnsiTheme="minorHAnsi"/>
              <w:noProof/>
              <w:sz w:val="22"/>
              <w:szCs w:val="22"/>
              <w:lang w:val="de-DE" w:eastAsia="de-DE"/>
            </w:rPr>
          </w:pPr>
          <w:hyperlink w:anchor="_Toc127430133" w:history="1">
            <w:r w:rsidR="00A10DD5" w:rsidRPr="00DB161B">
              <w:rPr>
                <w:rStyle w:val="Hyperlink"/>
                <w:noProof/>
              </w:rPr>
              <w:t>Heading 3 - Lists</w:t>
            </w:r>
            <w:r w:rsidR="00A10DD5">
              <w:rPr>
                <w:noProof/>
                <w:webHidden/>
              </w:rPr>
              <w:tab/>
            </w:r>
            <w:r w:rsidR="00A10DD5">
              <w:rPr>
                <w:noProof/>
                <w:webHidden/>
              </w:rPr>
              <w:fldChar w:fldCharType="begin"/>
            </w:r>
            <w:r w:rsidR="00A10DD5">
              <w:rPr>
                <w:noProof/>
                <w:webHidden/>
              </w:rPr>
              <w:instrText xml:space="preserve"> PAGEREF _Toc127430133 \h </w:instrText>
            </w:r>
            <w:r w:rsidR="00A10DD5">
              <w:rPr>
                <w:noProof/>
                <w:webHidden/>
              </w:rPr>
            </w:r>
            <w:r w:rsidR="00A10DD5">
              <w:rPr>
                <w:noProof/>
                <w:webHidden/>
              </w:rPr>
              <w:fldChar w:fldCharType="separate"/>
            </w:r>
            <w:r w:rsidR="00A10DD5">
              <w:rPr>
                <w:noProof/>
                <w:webHidden/>
              </w:rPr>
              <w:t>4</w:t>
            </w:r>
            <w:r w:rsidR="00A10DD5">
              <w:rPr>
                <w:noProof/>
                <w:webHidden/>
              </w:rPr>
              <w:fldChar w:fldCharType="end"/>
            </w:r>
          </w:hyperlink>
        </w:p>
        <w:p w14:paraId="212F350D" w14:textId="50B4BCC2" w:rsidR="00A10DD5" w:rsidRDefault="00A10DD5" w:rsidP="00FE511F">
          <w:r>
            <w:fldChar w:fldCharType="end"/>
          </w:r>
        </w:p>
      </w:sdtContent>
    </w:sdt>
    <w:p w14:paraId="091C2379" w14:textId="145E5EC8" w:rsidR="00A10DD5" w:rsidRDefault="00A10DD5" w:rsidP="00FE511F">
      <w:r>
        <w:br w:type="page"/>
      </w:r>
    </w:p>
    <w:p w14:paraId="2E5F2D6C" w14:textId="77777777" w:rsidR="00975EC8" w:rsidRDefault="00975EC8" w:rsidP="00FE511F"/>
    <w:p w14:paraId="68D1E951" w14:textId="420D08EC" w:rsidR="00F77AF8" w:rsidRDefault="00000000" w:rsidP="00FE511F">
      <w:pPr>
        <w:pStyle w:val="Heading1"/>
      </w:pPr>
      <w:r>
        <w:t xml:space="preserve"> </w:t>
      </w:r>
      <w:bookmarkStart w:id="2" w:name="_Toc127430131"/>
      <w:r>
        <w:t xml:space="preserve">Heading 1 </w:t>
      </w:r>
      <w:bookmarkEnd w:id="1"/>
      <w:r w:rsidR="00CB2509">
        <w:t>- Text</w:t>
      </w:r>
      <w:bookmarkEnd w:id="2"/>
    </w:p>
    <w:p w14:paraId="4393A505" w14:textId="7A85B193" w:rsidR="00096E86" w:rsidRDefault="00096E86" w:rsidP="00FE511F">
      <w:pPr>
        <w:pStyle w:val="FirstParagraph"/>
      </w:pPr>
      <w:r w:rsidRPr="008220FC">
        <w:t>Normal Text</w:t>
      </w:r>
      <w:r>
        <w:br/>
      </w:r>
      <w:r>
        <w:rPr>
          <w:i/>
          <w:iCs/>
        </w:rPr>
        <w:t>Italicised text</w:t>
      </w:r>
      <w:r>
        <w:br/>
      </w:r>
      <w:r>
        <w:rPr>
          <w:b/>
          <w:bCs/>
        </w:rPr>
        <w:t>Bolded text</w:t>
      </w:r>
      <w:r>
        <w:br/>
      </w:r>
      <w:r>
        <w:rPr>
          <w:b/>
          <w:bCs/>
          <w:i/>
          <w:iCs/>
        </w:rPr>
        <w:t>Italicised and bolded text</w:t>
      </w:r>
      <w:r>
        <w:br/>
      </w:r>
      <w:r>
        <w:rPr>
          <w:strike/>
        </w:rPr>
        <w:t>Strike-through text</w:t>
      </w:r>
      <w:r>
        <w:br/>
      </w:r>
      <w:r>
        <w:rPr>
          <w:b/>
          <w:bCs/>
          <w:i/>
          <w:iCs/>
          <w:strike/>
        </w:rPr>
        <w:t>Strike-through bolded Italicised</w:t>
      </w:r>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Pandoc</w:t>
        </w:r>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currently with apa-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122E8D6E" w14:textId="3A732F85" w:rsidR="00096E86" w:rsidRDefault="00096E86" w:rsidP="00FE511F">
      <w:pPr>
        <w:pStyle w:val="FirstParagraph"/>
      </w:pPr>
      <w:r>
        <w:t xml:space="preserve">This is a tag: #tag and this </w:t>
      </w:r>
      <w:r w:rsidRPr="00FE511F">
        <w:t>should be a nested tag: #othertag/Nestedtag? There is also #people/Internship/SuperVisingProfessor</w:t>
      </w:r>
      <w:r>
        <w:br/>
        <w:t>This sentence has a fo</w:t>
      </w:r>
      <w:r w:rsidRPr="004546E3">
        <w:t>otnote</w:t>
      </w:r>
      <w:r>
        <w:t>!</w:t>
      </w:r>
      <w:r>
        <w:rPr>
          <w:rStyle w:val="FootnoteReference"/>
        </w:rPr>
        <w:footnoteReference w:id="1"/>
      </w:r>
      <w:r>
        <w:br/>
      </w:r>
      <w:r>
        <w:lastRenderedPageBreak/>
        <w:t>This text has</w:t>
      </w:r>
      <w:r w:rsidRPr="008270F7">
        <w:rPr>
          <w:vertAlign w:val="superscript"/>
        </w:rPr>
        <w:t>superscript</w:t>
      </w:r>
      <w:r w:rsidR="008270F7">
        <w:t xml:space="preserve"> </w:t>
      </w:r>
      <w:r>
        <w:t>and</w:t>
      </w:r>
      <w:r w:rsidR="008270F7">
        <w:t xml:space="preserve"> </w:t>
      </w:r>
      <w:r w:rsidRPr="008270F7">
        <w:rPr>
          <w:vertAlign w:val="subscript"/>
        </w:rPr>
        <w:t>subscript</w:t>
      </w:r>
      <w:r>
        <w:t xml:space="preserve"> text, neat.</w:t>
      </w:r>
      <w:r>
        <w:br/>
        <w:t>These are unicode symbols:</w:t>
      </w:r>
    </w:p>
    <w:p w14:paraId="1EF47BEC" w14:textId="77777777" w:rsidR="00096E86" w:rsidRDefault="00096E86" w:rsidP="00FE511F">
      <w:pPr>
        <w:pStyle w:val="BodyText"/>
      </w:pPr>
      <w:r>
        <w:t>A α</w:t>
      </w:r>
      <w:r>
        <w:br/>
        <w:t>B β</w:t>
      </w:r>
      <w:r>
        <w:br/>
        <w:t>Γ γ</w:t>
      </w:r>
      <w:r>
        <w:br/>
        <w:t>∆ δ</w:t>
      </w:r>
      <w:r>
        <w:br/>
        <w:t>E ε</w:t>
      </w:r>
      <w:r>
        <w:br/>
        <w:t>Z ζ</w:t>
      </w:r>
      <w:r>
        <w:br/>
        <w:t>H η</w:t>
      </w:r>
      <w:r>
        <w:br/>
        <w:t>Θ θ</w:t>
      </w:r>
      <w:r>
        <w:br/>
        <w:t>Ι ι</w:t>
      </w:r>
      <w:r>
        <w:br/>
        <w:t>Κ κ</w:t>
      </w:r>
      <w:r>
        <w:br/>
        <w:t>Λ λ</w:t>
      </w:r>
      <w:r>
        <w:br/>
        <w:t>M μ</w:t>
      </w:r>
      <w:r>
        <w:br/>
        <w:t>N ν</w:t>
      </w:r>
      <w:r>
        <w:br/>
        <w:t>Ξ ξ</w:t>
      </w:r>
      <w:r>
        <w:br/>
        <w:t>Π π</w:t>
      </w:r>
      <w:r>
        <w:br/>
        <w:t>Ρ ρ</w:t>
      </w:r>
      <w:r>
        <w:br/>
        <w:t>Σ σ</w:t>
      </w:r>
      <w:r>
        <w:br/>
      </w:r>
      <w:r w:rsidRPr="00A455F5">
        <w:t xml:space="preserve">T </w:t>
      </w:r>
      <w:r w:rsidRPr="00A455F5">
        <w:rPr>
          <w:rFonts w:ascii="Cambria Math" w:hAnsi="Cambria Math" w:cs="Cambria Math"/>
        </w:rPr>
        <w:t>𝜏</w:t>
      </w:r>
      <w:r>
        <w:br/>
        <w:t>Υ υ</w:t>
      </w:r>
      <w:r>
        <w:br/>
        <w:t>Φ φ</w:t>
      </w:r>
      <w:r>
        <w:br/>
      </w:r>
      <w:r>
        <w:lastRenderedPageBreak/>
        <w:t>Χ χ</w:t>
      </w:r>
      <w:r>
        <w:br/>
        <w:t>Ψ ψ</w:t>
      </w:r>
      <w:r>
        <w:br/>
        <w:t>Ω ω</w:t>
      </w:r>
    </w:p>
    <w:p w14:paraId="4122FD2B" w14:textId="08CF7833" w:rsidR="00096E86" w:rsidRPr="00096E86" w:rsidRDefault="00096E86" w:rsidP="00FE511F">
      <w:pPr>
        <w:pStyle w:val="BodyText"/>
      </w:pPr>
    </w:p>
    <w:p w14:paraId="57F0CA46" w14:textId="461367EB" w:rsidR="00F77AF8" w:rsidRDefault="00000000" w:rsidP="00FE511F">
      <w:pPr>
        <w:pStyle w:val="Heading2"/>
      </w:pPr>
      <w:bookmarkStart w:id="3" w:name="heading-2"/>
      <w:r>
        <w:t xml:space="preserve"> </w:t>
      </w:r>
      <w:bookmarkStart w:id="4" w:name="_Toc127430132"/>
      <w:r>
        <w:t xml:space="preserve">Heading 2 </w:t>
      </w:r>
      <w:bookmarkEnd w:id="3"/>
      <w:r w:rsidR="00096E86">
        <w:t>- Embeds</w:t>
      </w:r>
      <w:bookmarkEnd w:id="4"/>
    </w:p>
    <w:p w14:paraId="2979EAC2" w14:textId="5B75D636" w:rsidR="00096E86" w:rsidRPr="00000296" w:rsidRDefault="00C005E4" w:rsidP="00DE293F">
      <w:pPr>
        <w:pStyle w:val="BodyText"/>
      </w:pPr>
      <w:r w:rsidRPr="00000296">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B8CD751" w14:textId="3FEA9AA6" w:rsidR="00F77AF8" w:rsidRDefault="00000000" w:rsidP="00FE511F">
      <w:pPr>
        <w:pStyle w:val="Heading3"/>
      </w:pPr>
      <w:bookmarkStart w:id="5" w:name="heading-3"/>
      <w:r>
        <w:t xml:space="preserve"> </w:t>
      </w:r>
      <w:bookmarkStart w:id="6" w:name="_Toc127430133"/>
      <w:r>
        <w:t xml:space="preserve">Heading 3 </w:t>
      </w:r>
      <w:bookmarkEnd w:id="5"/>
      <w:r w:rsidR="00096E86">
        <w:t>- Lists</w:t>
      </w:r>
      <w:bookmarkEnd w:id="6"/>
    </w:p>
    <w:p w14:paraId="4BC4922D" w14:textId="1AB7E1B7" w:rsidR="00096E86" w:rsidRDefault="00096E86" w:rsidP="00FE511F">
      <w:pPr>
        <w:pStyle w:val="BodyText"/>
        <w:numPr>
          <w:ilvl w:val="0"/>
          <w:numId w:val="1"/>
        </w:numPr>
      </w:pPr>
      <w:r>
        <w:t>Bullet Point</w:t>
      </w:r>
    </w:p>
    <w:p w14:paraId="1B5ADF95" w14:textId="31D9EA0B" w:rsidR="00096E86" w:rsidRDefault="00096E86" w:rsidP="00FE511F">
      <w:pPr>
        <w:pStyle w:val="BodyText"/>
        <w:numPr>
          <w:ilvl w:val="1"/>
          <w:numId w:val="1"/>
        </w:numPr>
      </w:pPr>
      <w:r>
        <w:t>Bullet Point</w:t>
      </w:r>
    </w:p>
    <w:p w14:paraId="0FF47387" w14:textId="46B107AE" w:rsidR="00096E86" w:rsidRDefault="00096E86" w:rsidP="00FE511F">
      <w:pPr>
        <w:pStyle w:val="BodyText"/>
        <w:numPr>
          <w:ilvl w:val="2"/>
          <w:numId w:val="1"/>
        </w:numPr>
      </w:pPr>
      <w:r>
        <w:t>Bullet Point</w:t>
      </w:r>
      <w:r>
        <w:tab/>
      </w:r>
    </w:p>
    <w:p w14:paraId="108086F7" w14:textId="023E8D00" w:rsidR="00096E86" w:rsidRDefault="00096E86" w:rsidP="00FE511F">
      <w:pPr>
        <w:pStyle w:val="BodyText"/>
        <w:numPr>
          <w:ilvl w:val="1"/>
          <w:numId w:val="1"/>
        </w:numPr>
      </w:pPr>
      <w:r>
        <w:t>Bullet Point</w:t>
      </w:r>
    </w:p>
    <w:p w14:paraId="34B3EB6E" w14:textId="755B97CD" w:rsidR="00096E86" w:rsidRDefault="00096E86" w:rsidP="00FE511F">
      <w:pPr>
        <w:pStyle w:val="BodyText"/>
      </w:pPr>
    </w:p>
    <w:p w14:paraId="55DB9732" w14:textId="6DFEA967" w:rsidR="00096E86" w:rsidRDefault="00096E86" w:rsidP="00FE511F">
      <w:pPr>
        <w:pStyle w:val="BodyText"/>
        <w:numPr>
          <w:ilvl w:val="0"/>
          <w:numId w:val="2"/>
        </w:numPr>
      </w:pPr>
      <w:r>
        <w:t>NumList</w:t>
      </w:r>
    </w:p>
    <w:p w14:paraId="19BD7D3E" w14:textId="4F5BA193" w:rsidR="00096E86" w:rsidRDefault="00096E86" w:rsidP="00FE511F">
      <w:pPr>
        <w:pStyle w:val="BodyText"/>
        <w:numPr>
          <w:ilvl w:val="1"/>
          <w:numId w:val="2"/>
        </w:numPr>
      </w:pPr>
      <w:r>
        <w:lastRenderedPageBreak/>
        <w:t>NumList2</w:t>
      </w:r>
    </w:p>
    <w:p w14:paraId="0952581A" w14:textId="687570DE" w:rsidR="00096E86" w:rsidRDefault="00096E86" w:rsidP="00FE511F">
      <w:pPr>
        <w:pStyle w:val="BodyText"/>
        <w:numPr>
          <w:ilvl w:val="2"/>
          <w:numId w:val="2"/>
        </w:numPr>
      </w:pPr>
      <w:r>
        <w:t>Numlist3</w:t>
      </w:r>
    </w:p>
    <w:p w14:paraId="7C77EBA2" w14:textId="4AE74D1F" w:rsidR="00096E86" w:rsidRDefault="00096E86" w:rsidP="00FE511F">
      <w:pPr>
        <w:pStyle w:val="BodyText"/>
        <w:numPr>
          <w:ilvl w:val="3"/>
          <w:numId w:val="2"/>
        </w:numPr>
      </w:pPr>
      <w:r>
        <w:t>Numlist4</w:t>
      </w:r>
    </w:p>
    <w:p w14:paraId="2686860A" w14:textId="3E75C536" w:rsidR="00096E86" w:rsidRDefault="00096E86" w:rsidP="00FE511F">
      <w:pPr>
        <w:pStyle w:val="BodyText"/>
        <w:numPr>
          <w:ilvl w:val="4"/>
          <w:numId w:val="2"/>
        </w:numPr>
      </w:pPr>
      <w:r>
        <w:t>Numlist5</w:t>
      </w:r>
    </w:p>
    <w:p w14:paraId="0C15161E" w14:textId="4F366722" w:rsidR="00096E86" w:rsidRDefault="00096E86" w:rsidP="00FE511F">
      <w:pPr>
        <w:pStyle w:val="BodyText"/>
      </w:pPr>
    </w:p>
    <w:p w14:paraId="751F56E5" w14:textId="77777777" w:rsidR="00096E86" w:rsidRPr="00096E86" w:rsidRDefault="00096E86" w:rsidP="00FE511F">
      <w:pPr>
        <w:pStyle w:val="BodyText"/>
      </w:pPr>
    </w:p>
    <w:p w14:paraId="752D09E0" w14:textId="1FC76127" w:rsidR="00F77AF8" w:rsidRDefault="00000000" w:rsidP="00FE511F">
      <w:pPr>
        <w:pStyle w:val="Heading4"/>
      </w:pPr>
      <w:bookmarkStart w:id="7" w:name="heading-4"/>
      <w:r>
        <w:t xml:space="preserve"> Heading 4 </w:t>
      </w:r>
      <w:bookmarkEnd w:id="7"/>
      <w:r w:rsidR="00096E86">
        <w:t>– Codeblocks,LaTeX and the likes</w:t>
      </w:r>
    </w:p>
    <w:p w14:paraId="3AD6A3A2" w14:textId="77777777" w:rsidR="00096E86" w:rsidRDefault="00096E86" w:rsidP="00FE511F">
      <w:pPr>
        <w:pStyle w:val="FirstParagraph"/>
      </w:pPr>
      <w:r>
        <w:t>Codeblock with language</w:t>
      </w:r>
    </w:p>
    <w:p w14:paraId="57505CDC" w14:textId="77777777" w:rsidR="00096E86" w:rsidRDefault="00096E86" w:rsidP="00DE293F">
      <w:pPr>
        <w:pStyle w:val="SourceCode"/>
      </w:pPr>
      <w:r>
        <w:rPr>
          <w:rStyle w:val="NormalTok"/>
        </w:rPr>
        <w:t xml:space="preserve">Food </w:t>
      </w:r>
      <w:r>
        <w:rPr>
          <w:rStyle w:val="OtherTok"/>
        </w:rPr>
        <w:t>=</w:t>
      </w:r>
      <w:r>
        <w:rPr>
          <w:rStyle w:val="NormalTok"/>
        </w:rPr>
        <w:t xml:space="preserve"> </w:t>
      </w:r>
      <w:r w:rsidRPr="00FE511F">
        <w:rPr>
          <w:rStyle w:val="FunctionTok"/>
        </w:rPr>
        <w:t>c</w:t>
      </w:r>
      <w:r w:rsidRPr="00FE511F">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 xml:space="preserve">#Answer: Food is nominal. Hem is ratio. Math is ordinal, maybe </w:t>
      </w:r>
      <w:r>
        <w:rPr>
          <w:rStyle w:val="CommentTok"/>
        </w:rPr>
        <w:lastRenderedPageBreak/>
        <w:t>interval.</w:t>
      </w:r>
      <w:r>
        <w:br/>
      </w:r>
      <w:r>
        <w:br/>
      </w:r>
      <w:r>
        <w:rPr>
          <w:rStyle w:val="CommentTok"/>
        </w:rPr>
        <w:t>#Question 1.2. Identify Mean, Median and Mode where appropriate.</w:t>
      </w:r>
      <w:r>
        <w:br/>
      </w:r>
      <w:r>
        <w:rPr>
          <w:rStyle w:val="CommentTok"/>
        </w:rPr>
        <w:t>#Answer:</w:t>
      </w:r>
      <w:r>
        <w:br/>
      </w:r>
      <w:r>
        <w:br/>
      </w:r>
      <w:r>
        <w:rPr>
          <w:rStyle w:val="FunctionTok"/>
        </w:rPr>
        <w:t>mean</w:t>
      </w:r>
      <w:r>
        <w:rPr>
          <w:rStyle w:val="NormalTok"/>
        </w:rPr>
        <w:t xml:space="preserve">(Food) </w:t>
      </w:r>
      <w:r>
        <w:rPr>
          <w:rStyle w:val="CommentTok"/>
        </w:rPr>
        <w:t>#Note error message</w:t>
      </w:r>
      <w:r>
        <w:br/>
      </w:r>
      <w:r w:rsidRPr="00FE511F">
        <w:t>median(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FE511F">
      <w:pPr>
        <w:pStyle w:val="FirstParagraph"/>
      </w:pPr>
      <w:r>
        <w:t>Codeblock without language</w:t>
      </w:r>
    </w:p>
    <w:p w14:paraId="4E531C9F" w14:textId="77777777" w:rsidR="001E6D6C" w:rsidRPr="00FE511F" w:rsidRDefault="001E6D6C" w:rsidP="00DE293F">
      <w:pPr>
        <w:pStyle w:val="SourceCode"/>
      </w:pPr>
      <w:r w:rsidRPr="00FE511F">
        <w:rPr>
          <w:rStyle w:val="VerbatimChar"/>
        </w:rPr>
        <w:t>MouseGetPox, mx,my</w:t>
      </w:r>
    </w:p>
    <w:p w14:paraId="657DD8B3" w14:textId="77777777" w:rsidR="001E6D6C" w:rsidRDefault="001E6D6C" w:rsidP="00FE511F">
      <w:pPr>
        <w:pStyle w:val="FirstParagraph"/>
      </w:pPr>
      <w:r>
        <w:t>Latex Block</w:t>
      </w:r>
    </w:p>
    <w:p w14:paraId="27EF3C2C" w14:textId="77777777" w:rsidR="001E6D6C" w:rsidRDefault="00000000" w:rsidP="00FE511F">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FE511F">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FE511F">
      <w:pPr>
        <w:pStyle w:val="BodyText"/>
      </w:pPr>
      <w:r>
        <w:lastRenderedPageBreak/>
        <w:t>Admonition</w:t>
      </w:r>
    </w:p>
    <w:p w14:paraId="5CC618E9" w14:textId="77777777" w:rsidR="001E6D6C" w:rsidRDefault="001E6D6C" w:rsidP="00DE293F">
      <w:pPr>
        <w:pStyle w:val="SourceCode"/>
      </w:pPr>
      <w:r>
        <w:rPr>
          <w:rStyle w:val="VerbatimChar"/>
        </w:rPr>
        <w:t>title: Admonition Callout</w:t>
      </w:r>
      <w:r>
        <w:br/>
      </w:r>
      <w:r>
        <w:rPr>
          <w:rStyle w:val="VerbatimChar"/>
        </w:rPr>
        <w:t>This is an admonition</w:t>
      </w:r>
    </w:p>
    <w:p w14:paraId="36B687B9" w14:textId="77777777" w:rsidR="001E6D6C" w:rsidRDefault="001E6D6C" w:rsidP="00FE511F">
      <w:pPr>
        <w:pStyle w:val="FirstParagraph"/>
      </w:pPr>
      <w:r>
        <w:t>Dataview-Table. Won’t be supported anyways, but hey.</w:t>
      </w:r>
    </w:p>
    <w:p w14:paraId="13819F53" w14:textId="77777777" w:rsidR="001E6D6C" w:rsidRDefault="001E6D6C" w:rsidP="00DE293F">
      <w:pPr>
        <w:pStyle w:val="SourceCode"/>
      </w:pPr>
      <w:r>
        <w:rPr>
          <w:rStyle w:val="VerbatimChar"/>
        </w:rPr>
        <w:t>list</w:t>
      </w:r>
      <w:r>
        <w:br/>
      </w:r>
      <w:r>
        <w:rPr>
          <w:rStyle w:val="VerbatimChar"/>
        </w:rPr>
        <w:t>from #paper</w:t>
      </w:r>
    </w:p>
    <w:p w14:paraId="3EE6E471" w14:textId="77777777" w:rsidR="00096E86" w:rsidRPr="00096E86" w:rsidRDefault="00096E86" w:rsidP="00FE511F">
      <w:pPr>
        <w:pStyle w:val="BodyText"/>
      </w:pPr>
    </w:p>
    <w:p w14:paraId="45987E1F" w14:textId="6893EB1B" w:rsidR="001E6D6C" w:rsidRDefault="00000000" w:rsidP="00FE511F">
      <w:pPr>
        <w:pStyle w:val="Heading5"/>
      </w:pPr>
      <w:bookmarkStart w:id="8" w:name="heading-5"/>
      <w:r>
        <w:t xml:space="preserve"> Heading 5</w:t>
      </w:r>
      <w:r w:rsidR="001E6D6C">
        <w:t xml:space="preserve"> -</w:t>
      </w:r>
      <w:r>
        <w:t xml:space="preserve"> </w:t>
      </w:r>
      <w:bookmarkEnd w:id="8"/>
      <w:r w:rsidR="001E6D6C">
        <w:t>A variety of things</w:t>
      </w:r>
    </w:p>
    <w:p w14:paraId="062B5417" w14:textId="77777777" w:rsidR="001E6D6C" w:rsidRDefault="001E6D6C" w:rsidP="00FE511F">
      <w:pPr>
        <w:pStyle w:val="FirstParagraph"/>
      </w:pPr>
      <w:r>
        <w:t>This is a canvas (which will most definitely not work, but hey.)</w:t>
      </w:r>
    </w:p>
    <w:p w14:paraId="5BE0D334" w14:textId="70D3F737" w:rsidR="00F77AF8" w:rsidRDefault="001E6D6C" w:rsidP="00FE511F">
      <w:pPr>
        <w:pStyle w:val="BlockText"/>
      </w:pPr>
      <w:r>
        <w:rPr>
          <w:b/>
          <w:bCs/>
        </w:rPr>
        <w:t>obsidian-html error:</w:t>
      </w:r>
      <w:r>
        <w:t xml:space="preserve"> Error including file or not a markdown file Critical Role Connections.canvas.</w:t>
      </w:r>
    </w:p>
    <w:p w14:paraId="0EBFF6A3" w14:textId="77777777" w:rsidR="001E6D6C" w:rsidRPr="001E6D6C" w:rsidRDefault="001E6D6C" w:rsidP="00FE511F">
      <w:pPr>
        <w:pStyle w:val="BodyText"/>
      </w:pPr>
    </w:p>
    <w:p w14:paraId="00DA33A6" w14:textId="77777777" w:rsidR="00FE511F" w:rsidRDefault="00FE511F">
      <w:pPr>
        <w:spacing w:before="0" w:after="200" w:line="240" w:lineRule="auto"/>
        <w:rPr>
          <w:rFonts w:asciiTheme="majorHAnsi" w:eastAsiaTheme="majorEastAsia" w:hAnsiTheme="majorHAnsi" w:cstheme="majorBidi"/>
          <w:color w:val="4F81BD" w:themeColor="accent1"/>
        </w:rPr>
      </w:pPr>
      <w:bookmarkStart w:id="9" w:name="heading-6"/>
      <w:r>
        <w:br w:type="page"/>
      </w:r>
    </w:p>
    <w:p w14:paraId="5B136368" w14:textId="53E12F23" w:rsidR="00F77AF8" w:rsidRDefault="00000000" w:rsidP="00FE511F">
      <w:pPr>
        <w:pStyle w:val="Heading6"/>
      </w:pPr>
      <w:r>
        <w:lastRenderedPageBreak/>
        <w:t xml:space="preserve"> Heading 6 </w:t>
      </w:r>
      <w:bookmarkEnd w:id="9"/>
      <w:r w:rsidR="00D44083">
        <w:t>– Tables, Captions</w:t>
      </w:r>
    </w:p>
    <w:p w14:paraId="35C18CA0" w14:textId="77777777" w:rsidR="00D44083" w:rsidRPr="00D44083" w:rsidRDefault="00D44083" w:rsidP="00FE511F">
      <w:pPr>
        <w:pStyle w:val="BodyText"/>
      </w:pPr>
    </w:p>
    <w:tbl>
      <w:tblPr>
        <w:tblStyle w:val="Table"/>
        <w:tblW w:w="1296" w:type="pct"/>
        <w:tblLook w:val="07E0" w:firstRow="1" w:lastRow="1" w:firstColumn="1" w:lastColumn="1" w:noHBand="1" w:noVBand="1"/>
      </w:tblPr>
      <w:tblGrid>
        <w:gridCol w:w="806"/>
        <w:gridCol w:w="736"/>
        <w:gridCol w:w="805"/>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FE511F">
            <w:pPr>
              <w:pStyle w:val="Compact"/>
            </w:pPr>
            <w:r>
              <w:t xml:space="preserve"> Col1 </w:t>
            </w:r>
          </w:p>
        </w:tc>
        <w:tc>
          <w:tcPr>
            <w:tcW w:w="0" w:type="auto"/>
          </w:tcPr>
          <w:p w14:paraId="634C7D3B" w14:textId="0DC962BC" w:rsidR="00D44083" w:rsidRDefault="00D44083" w:rsidP="00FE511F">
            <w:pPr>
              <w:pStyle w:val="Compact"/>
            </w:pPr>
            <w:r>
              <w:t>Col2</w:t>
            </w:r>
          </w:p>
        </w:tc>
        <w:tc>
          <w:tcPr>
            <w:tcW w:w="0" w:type="auto"/>
          </w:tcPr>
          <w:p w14:paraId="73DB8D14" w14:textId="0C2D347C" w:rsidR="00D44083" w:rsidRDefault="00D44083" w:rsidP="00FE511F">
            <w:pPr>
              <w:pStyle w:val="Compact"/>
            </w:pPr>
            <w:r>
              <w:t>Col 3</w:t>
            </w:r>
          </w:p>
        </w:tc>
      </w:tr>
      <w:tr w:rsidR="00D44083" w14:paraId="3C398F69" w14:textId="48C036F8" w:rsidTr="00D44083">
        <w:tc>
          <w:tcPr>
            <w:tcW w:w="0" w:type="auto"/>
          </w:tcPr>
          <w:p w14:paraId="5E61AC68" w14:textId="77777777" w:rsidR="00D44083" w:rsidRDefault="00D44083" w:rsidP="00FE511F">
            <w:pPr>
              <w:pStyle w:val="Compact"/>
            </w:pPr>
            <w:r>
              <w:t xml:space="preserve"> 1 </w:t>
            </w:r>
          </w:p>
        </w:tc>
        <w:tc>
          <w:tcPr>
            <w:tcW w:w="0" w:type="auto"/>
          </w:tcPr>
          <w:p w14:paraId="64200A57" w14:textId="0BAD2D1B" w:rsidR="00D44083" w:rsidRDefault="00D44083" w:rsidP="00FE511F">
            <w:pPr>
              <w:pStyle w:val="Compact"/>
            </w:pPr>
            <w:r>
              <w:t xml:space="preserve"> 2 </w:t>
            </w:r>
          </w:p>
        </w:tc>
        <w:tc>
          <w:tcPr>
            <w:tcW w:w="0" w:type="auto"/>
          </w:tcPr>
          <w:p w14:paraId="1109A7EE" w14:textId="3D43433A" w:rsidR="00D44083" w:rsidRDefault="00D44083" w:rsidP="00FE511F">
            <w:pPr>
              <w:pStyle w:val="Compact"/>
            </w:pPr>
            <w:r>
              <w:t>3</w:t>
            </w:r>
          </w:p>
        </w:tc>
      </w:tr>
      <w:tr w:rsidR="00D44083" w:rsidRPr="000D2953" w14:paraId="7BF4E8D1" w14:textId="3A7C1527" w:rsidTr="00D44083">
        <w:tc>
          <w:tcPr>
            <w:tcW w:w="0" w:type="auto"/>
          </w:tcPr>
          <w:p w14:paraId="6DAB8212" w14:textId="3BBB81E1" w:rsidR="00D44083" w:rsidRDefault="00D44083" w:rsidP="00FE511F">
            <w:pPr>
              <w:pStyle w:val="Compact"/>
            </w:pPr>
            <w:r>
              <w:t>A</w:t>
            </w:r>
          </w:p>
        </w:tc>
        <w:tc>
          <w:tcPr>
            <w:tcW w:w="0" w:type="auto"/>
          </w:tcPr>
          <w:p w14:paraId="67A9E64C" w14:textId="14DAA8EF" w:rsidR="00D44083" w:rsidRDefault="00D44083" w:rsidP="00FE511F">
            <w:pPr>
              <w:pStyle w:val="Compact"/>
            </w:pPr>
            <w:r>
              <w:t>B</w:t>
            </w:r>
          </w:p>
        </w:tc>
        <w:tc>
          <w:tcPr>
            <w:tcW w:w="0" w:type="auto"/>
          </w:tcPr>
          <w:p w14:paraId="45443BC7" w14:textId="5876DB2A" w:rsidR="00D44083" w:rsidRDefault="00D44083" w:rsidP="00FE511F">
            <w:pPr>
              <w:pStyle w:val="Compact"/>
            </w:pPr>
            <w:r>
              <w:t>C</w:t>
            </w:r>
          </w:p>
        </w:tc>
      </w:tr>
      <w:tr w:rsidR="00D44083" w14:paraId="0C91F9B3" w14:textId="65B62D7D" w:rsidTr="00D44083">
        <w:tc>
          <w:tcPr>
            <w:tcW w:w="0" w:type="auto"/>
          </w:tcPr>
          <w:p w14:paraId="722D1E95" w14:textId="650AB7A7" w:rsidR="00D44083" w:rsidRDefault="00D44083" w:rsidP="00FE511F">
            <w:pPr>
              <w:pStyle w:val="Compact"/>
            </w:pPr>
            <w:r>
              <w:t>D</w:t>
            </w:r>
          </w:p>
        </w:tc>
        <w:tc>
          <w:tcPr>
            <w:tcW w:w="0" w:type="auto"/>
          </w:tcPr>
          <w:p w14:paraId="47FB3E4D" w14:textId="635BC5B6" w:rsidR="00D44083" w:rsidRDefault="00D44083" w:rsidP="00FE511F">
            <w:pPr>
              <w:pStyle w:val="Compact"/>
            </w:pPr>
            <w:r>
              <w:t>E</w:t>
            </w:r>
          </w:p>
        </w:tc>
        <w:tc>
          <w:tcPr>
            <w:tcW w:w="0" w:type="auto"/>
          </w:tcPr>
          <w:p w14:paraId="18FBF957" w14:textId="5467DB3A" w:rsidR="00D44083" w:rsidRDefault="00D44083" w:rsidP="00FE511F">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FE511F">
            <w:pPr>
              <w:pStyle w:val="Compact"/>
            </w:pPr>
          </w:p>
        </w:tc>
        <w:tc>
          <w:tcPr>
            <w:tcW w:w="0" w:type="auto"/>
          </w:tcPr>
          <w:p w14:paraId="1B881542" w14:textId="2B4270A9" w:rsidR="00247321" w:rsidRDefault="00247321" w:rsidP="00FE511F">
            <w:pPr>
              <w:pStyle w:val="Compact"/>
            </w:pPr>
          </w:p>
        </w:tc>
        <w:tc>
          <w:tcPr>
            <w:tcW w:w="0" w:type="auto"/>
          </w:tcPr>
          <w:p w14:paraId="4EA44F4E" w14:textId="77777777" w:rsidR="00247321" w:rsidRDefault="00247321" w:rsidP="00FE511F">
            <w:pPr>
              <w:pStyle w:val="Compact"/>
            </w:pPr>
          </w:p>
        </w:tc>
      </w:tr>
    </w:tbl>
    <w:p w14:paraId="31FEB9CD" w14:textId="03A23BF4" w:rsidR="00247321" w:rsidRPr="00DE293F" w:rsidRDefault="00525A82" w:rsidP="00DE293F">
      <w:pPr>
        <w:pStyle w:val="TableCaption"/>
        <w:rPr>
          <w:rFonts w:ascii="Arial" w:hAnsi="Arial"/>
        </w:rPr>
      </w:pPr>
      <w:r w:rsidRPr="00DE293F">
        <w:rPr>
          <w:rFonts w:ascii="Arial" w:hAnsi="Arial"/>
        </w:rPr>
        <w:t>Table caption</w:t>
      </w:r>
    </w:p>
    <w:p w14:paraId="43B50D35" w14:textId="13C87A35" w:rsidR="00247321" w:rsidRDefault="00247321" w:rsidP="00FE511F">
      <w:pPr>
        <w:pStyle w:val="BodyText"/>
      </w:pPr>
    </w:p>
    <w:p w14:paraId="0D04EF77" w14:textId="77777777" w:rsidR="00247321" w:rsidRPr="00D44083" w:rsidRDefault="00247321" w:rsidP="00FE511F">
      <w:pPr>
        <w:pStyle w:val="BodyText"/>
      </w:pPr>
    </w:p>
    <w:p w14:paraId="2C4ED68A" w14:textId="6B6332C8" w:rsidR="00BA71D4" w:rsidRDefault="00247321" w:rsidP="00FE511F">
      <w:r w:rsidRPr="00247321">
        <w:rPr>
          <w:noProof/>
        </w:rPr>
        <w:drawing>
          <wp:anchor distT="0" distB="0" distL="114300" distR="114300" simplePos="0" relativeHeight="251660288" behindDoc="0" locked="0" layoutInCell="1" allowOverlap="1" wp14:anchorId="5A0D2D47" wp14:editId="3B682392">
            <wp:simplePos x="0" y="0"/>
            <wp:positionH relativeFrom="column">
              <wp:posOffset>-1905</wp:posOffset>
            </wp:positionH>
            <wp:positionV relativeFrom="paragraph">
              <wp:posOffset>-1905</wp:posOffset>
            </wp:positionV>
            <wp:extent cx="1905000" cy="1757045"/>
            <wp:effectExtent l="0" t="0" r="0" b="0"/>
            <wp:wrapTopAndBottom/>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905000" cy="1757045"/>
                    </a:xfrm>
                    <a:prstGeom prst="rect">
                      <a:avLst/>
                    </a:prstGeom>
                    <a:noFill/>
                    <a:ln w="9525">
                      <a:noFill/>
                      <a:headEnd/>
                      <a:tailEnd/>
                    </a:ln>
                  </pic:spPr>
                </pic:pic>
              </a:graphicData>
            </a:graphic>
          </wp:anchor>
        </w:drawing>
      </w:r>
    </w:p>
    <w:p w14:paraId="297BDF8F" w14:textId="33E7DEE2" w:rsidR="00681F12" w:rsidRPr="003010CE" w:rsidRDefault="00BA71D4" w:rsidP="00FE511F">
      <w:pPr>
        <w:pStyle w:val="Caption"/>
      </w:pPr>
      <w:r>
        <w:rPr>
          <w:noProof/>
        </w:rPr>
        <w:lastRenderedPageBreak/>
        <w:drawing>
          <wp:anchor distT="0" distB="0" distL="114300" distR="114300" simplePos="0" relativeHeight="251656192" behindDoc="0" locked="0" layoutInCell="1" allowOverlap="1" wp14:anchorId="3DF1301B" wp14:editId="252966F1">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FE511F">
      <w:pPr>
        <w:pStyle w:val="BodyText"/>
      </w:pPr>
    </w:p>
    <w:p w14:paraId="703836E9" w14:textId="379F701F" w:rsidR="00681F12" w:rsidRDefault="00681F12" w:rsidP="00FE511F">
      <w:pPr>
        <w:pStyle w:val="BodyText"/>
      </w:pPr>
    </w:p>
    <w:p w14:paraId="7A9D2941" w14:textId="77777777" w:rsidR="00681F12" w:rsidRDefault="00681F12" w:rsidP="00FE511F">
      <w:pPr>
        <w:pStyle w:val="BodyText"/>
      </w:pPr>
    </w:p>
    <w:p w14:paraId="11D96DBE" w14:textId="76B69404" w:rsidR="00F77AF8" w:rsidRDefault="00000000" w:rsidP="00FE511F">
      <w:pPr>
        <w:pStyle w:val="Heading7"/>
      </w:pPr>
      <w:bookmarkStart w:id="10" w:name="heading-7"/>
      <w:r>
        <w:lastRenderedPageBreak/>
        <w:t xml:space="preserve"> Heading 7 </w:t>
      </w:r>
      <w:bookmarkEnd w:id="10"/>
    </w:p>
    <w:p w14:paraId="5D53C725" w14:textId="75472FCC" w:rsidR="00F77AF8" w:rsidRDefault="00000000" w:rsidP="00FE511F">
      <w:pPr>
        <w:pStyle w:val="Heading8"/>
      </w:pPr>
      <w:bookmarkStart w:id="11" w:name="heading-8"/>
      <w:r>
        <w:t xml:space="preserve">Heading 8 </w:t>
      </w:r>
      <w:bookmarkEnd w:id="11"/>
    </w:p>
    <w:p w14:paraId="720BCE53" w14:textId="77777777" w:rsidR="00F77AF8" w:rsidRDefault="00000000" w:rsidP="00FE511F">
      <w:pPr>
        <w:pStyle w:val="Heading9"/>
      </w:pPr>
      <w:bookmarkStart w:id="12" w:name="heading-9"/>
      <w:r>
        <w:t xml:space="preserve"> Heading 9 </w:t>
      </w:r>
      <w:bookmarkEnd w:id="12"/>
    </w:p>
    <w:p w14:paraId="2C2AFBA3" w14:textId="7E7C5325" w:rsidR="00F77AF8" w:rsidRDefault="00000000" w:rsidP="00FE511F">
      <w:pPr>
        <w:pStyle w:val="BodyText"/>
      </w:pPr>
      <w:r>
        <w:t xml:space="preserve">Body Text. Body Text Char.    </w:t>
      </w:r>
      <w:r>
        <w:rPr>
          <w:rStyle w:val="VerbatimChar"/>
        </w:rPr>
        <w:t xml:space="preserve"> </w:t>
      </w:r>
      <w:r w:rsidRPr="00DE293F">
        <w:rPr>
          <w:rStyle w:val="VerbatimChar"/>
        </w:rPr>
        <w:t>Verbatim Char</w:t>
      </w:r>
      <w:r>
        <w:rPr>
          <w:rStyle w:val="VerbatimChar"/>
        </w:rPr>
        <w:t xml:space="preserve"> </w:t>
      </w:r>
      <w:r>
        <w:t xml:space="preserve"> .    </w:t>
      </w:r>
      <w:hyperlink r:id="rId12">
        <w:r>
          <w:rPr>
            <w:rStyle w:val="Hyperlink"/>
          </w:rPr>
          <w:t xml:space="preserve"> </w:t>
        </w:r>
        <w:r w:rsidRPr="00DE293F">
          <w:rPr>
            <w:rStyle w:val="Hyperlink"/>
          </w:rPr>
          <w:t>Hyperlink</w:t>
        </w:r>
        <w:r>
          <w:rPr>
            <w:rStyle w:val="Hyperlink"/>
          </w:rPr>
          <w:t xml:space="preserve"> </w:t>
        </w:r>
      </w:hyperlink>
      <w:r>
        <w:t xml:space="preserve"> .     Footnote. </w:t>
      </w:r>
      <w:r w:rsidRPr="00DE293F">
        <w:rPr>
          <w:rStyle w:val="StyleFootnoteReference12pt"/>
        </w:rPr>
        <w:footnoteReference w:id="2"/>
      </w:r>
    </w:p>
    <w:p w14:paraId="08046E31" w14:textId="77777777" w:rsidR="00F77AF8" w:rsidRDefault="00000000" w:rsidP="00FE511F">
      <w:pPr>
        <w:pStyle w:val="BlockText"/>
      </w:pPr>
      <w:r>
        <w:t xml:space="preserve"> Block Text. </w:t>
      </w:r>
    </w:p>
    <w:p w14:paraId="44576B98" w14:textId="6870F3DD" w:rsidR="00F77AF8" w:rsidRDefault="00000000" w:rsidP="00FE511F">
      <w:pPr>
        <w:pStyle w:val="DefinitionTerm"/>
      </w:pPr>
      <w:r>
        <w:t xml:space="preserve">DefinitionTerm </w:t>
      </w:r>
    </w:p>
    <w:p w14:paraId="68C77F02" w14:textId="77777777" w:rsidR="00F77AF8" w:rsidRDefault="00000000" w:rsidP="00FE511F">
      <w:pPr>
        <w:pStyle w:val="Definition"/>
      </w:pPr>
      <w:r>
        <w:t xml:space="preserve"> Definition </w:t>
      </w:r>
    </w:p>
    <w:p w14:paraId="325A612F" w14:textId="2F497304" w:rsidR="00F77AF8" w:rsidRDefault="00F77AF8" w:rsidP="00FE511F">
      <w:pPr>
        <w:pStyle w:val="DefinitionTerm"/>
      </w:pPr>
    </w:p>
    <w:p w14:paraId="1615839B" w14:textId="77777777" w:rsidR="00425F3B" w:rsidRDefault="00425F3B" w:rsidP="00FE511F">
      <w:pPr>
        <w:pStyle w:val="Bibliography"/>
      </w:pPr>
    </w:p>
    <w:p w14:paraId="45F1D74C" w14:textId="77777777" w:rsidR="00425F3B" w:rsidRDefault="00425F3B" w:rsidP="00FE511F">
      <w:pPr>
        <w:pStyle w:val="Bibliography"/>
      </w:pPr>
    </w:p>
    <w:p w14:paraId="6D37D2B2" w14:textId="77777777" w:rsidR="00425F3B" w:rsidRDefault="00425F3B" w:rsidP="00FE511F">
      <w:pPr>
        <w:pStyle w:val="Bibliography"/>
      </w:pPr>
    </w:p>
    <w:p w14:paraId="31069F7C" w14:textId="69DD6350" w:rsidR="000D2953" w:rsidRDefault="000D2953" w:rsidP="00FE511F">
      <w:pPr>
        <w:pStyle w:val="Bibliography"/>
      </w:pPr>
      <w:r>
        <w:t>Bibliography</w:t>
      </w:r>
    </w:p>
    <w:p w14:paraId="3789F8F5" w14:textId="77777777" w:rsidR="00425F3B" w:rsidRPr="00425F3B" w:rsidRDefault="000D2953" w:rsidP="00FE511F">
      <w:pPr>
        <w:pStyle w:val="Bibliography"/>
      </w:pPr>
      <w:r>
        <w:fldChar w:fldCharType="begin"/>
      </w:r>
      <w:r w:rsidR="009463E1">
        <w:instrText xml:space="preserve"> ADDIN ZOTERO_BIBL {"uncited":[],"omitted":[],"custom":[]} CSL_BIBLIOGRAPHY </w:instrText>
      </w:r>
      <w:r>
        <w:fldChar w:fldCharType="separate"/>
      </w:r>
      <w:r w:rsidR="00425F3B" w:rsidRPr="00425F3B">
        <w:t xml:space="preserve">1. </w:t>
      </w:r>
      <w:r w:rsidR="00425F3B" w:rsidRPr="00425F3B">
        <w:tab/>
        <w:t>Altschul SF (1990) BLAST algorithm. Journal of Molecular Biology 215:403–410. doi: https://doi.org/10.1016/S0022-2836(05)80360-2</w:t>
      </w:r>
    </w:p>
    <w:p w14:paraId="4320A0E7" w14:textId="77777777" w:rsidR="00425F3B" w:rsidRPr="00425F3B" w:rsidRDefault="00425F3B" w:rsidP="00FE511F">
      <w:pPr>
        <w:pStyle w:val="Bibliography"/>
      </w:pPr>
      <w:r w:rsidRPr="00425F3B">
        <w:lastRenderedPageBreak/>
        <w:t xml:space="preserve">2. </w:t>
      </w:r>
      <w:r w:rsidRPr="00425F3B">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FE511F">
      <w:pPr>
        <w:pStyle w:val="Bibliography"/>
      </w:pPr>
      <w:r w:rsidRPr="00425F3B">
        <w:t xml:space="preserve">3. </w:t>
      </w:r>
      <w:r w:rsidRPr="00425F3B">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FE511F">
      <w:pPr>
        <w:pStyle w:val="Bibliography"/>
      </w:pPr>
      <w:r>
        <w:fldChar w:fldCharType="end"/>
      </w:r>
    </w:p>
    <w:sectPr w:rsidR="000D2953" w:rsidSect="008220FC">
      <w:footerReference w:type="default" r:id="rId13"/>
      <w:pgSz w:w="12240" w:h="15840"/>
      <w:pgMar w:top="1418" w:right="1701" w:bottom="1418"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09AF1" w14:textId="77777777" w:rsidR="00E9350A" w:rsidRDefault="00E9350A" w:rsidP="00FE511F">
      <w:r>
        <w:separator/>
      </w:r>
    </w:p>
  </w:endnote>
  <w:endnote w:type="continuationSeparator" w:id="0">
    <w:p w14:paraId="71E188AB" w14:textId="77777777" w:rsidR="00E9350A" w:rsidRDefault="00E9350A" w:rsidP="00FE511F">
      <w:r>
        <w:continuationSeparator/>
      </w:r>
    </w:p>
  </w:endnote>
  <w:endnote w:id="1">
    <w:p w14:paraId="2F522261" w14:textId="068EED9B" w:rsidR="00314FD5" w:rsidRPr="00314FD5" w:rsidRDefault="00314FD5" w:rsidP="00FE511F">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rsidP="00FE511F">
        <w:pPr>
          <w:pStyle w:val="Footer"/>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rsidP="00FE51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BD686" w14:textId="77777777" w:rsidR="00E9350A" w:rsidRDefault="00E9350A" w:rsidP="00FE511F">
      <w:r>
        <w:separator/>
      </w:r>
    </w:p>
  </w:footnote>
  <w:footnote w:type="continuationSeparator" w:id="0">
    <w:p w14:paraId="3038A5F4" w14:textId="77777777" w:rsidR="00E9350A" w:rsidRDefault="00E9350A" w:rsidP="00FE511F">
      <w:r>
        <w:continuationSeparator/>
      </w:r>
    </w:p>
  </w:footnote>
  <w:footnote w:id="1">
    <w:p w14:paraId="2442C0BD" w14:textId="6A493630" w:rsidR="00096E86" w:rsidRDefault="00096E86" w:rsidP="00FE511F">
      <w:pPr>
        <w:pStyle w:val="FootnoteText"/>
      </w:pPr>
      <w:r w:rsidRPr="00DE293F">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rsidP="00FE511F">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1512331762">
    <w:abstractNumId w:val="0"/>
  </w:num>
  <w:num w:numId="2" w16cid:durableId="1178500793">
    <w:abstractNumId w:val="2"/>
  </w:num>
  <w:num w:numId="3" w16cid:durableId="407190633">
    <w:abstractNumId w:val="1"/>
  </w:num>
  <w:num w:numId="4" w16cid:durableId="1619415271">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embedSystemFonts/>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stylePaneSortMethod w:val="000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00296"/>
    <w:rsid w:val="00092E58"/>
    <w:rsid w:val="00096E86"/>
    <w:rsid w:val="000B161D"/>
    <w:rsid w:val="000C78C2"/>
    <w:rsid w:val="000D2953"/>
    <w:rsid w:val="000D6027"/>
    <w:rsid w:val="00180237"/>
    <w:rsid w:val="001929E3"/>
    <w:rsid w:val="001E6D6C"/>
    <w:rsid w:val="00247321"/>
    <w:rsid w:val="00292E9D"/>
    <w:rsid w:val="0029517C"/>
    <w:rsid w:val="002A32FB"/>
    <w:rsid w:val="002A6681"/>
    <w:rsid w:val="002C3555"/>
    <w:rsid w:val="002F3100"/>
    <w:rsid w:val="00300462"/>
    <w:rsid w:val="003010CE"/>
    <w:rsid w:val="00314FD5"/>
    <w:rsid w:val="00425F3B"/>
    <w:rsid w:val="004546E3"/>
    <w:rsid w:val="004F2C37"/>
    <w:rsid w:val="005015C9"/>
    <w:rsid w:val="00525A82"/>
    <w:rsid w:val="00583CB1"/>
    <w:rsid w:val="00585DAF"/>
    <w:rsid w:val="00610C3A"/>
    <w:rsid w:val="00645F41"/>
    <w:rsid w:val="00663136"/>
    <w:rsid w:val="00681F12"/>
    <w:rsid w:val="006B2BC0"/>
    <w:rsid w:val="006C2A73"/>
    <w:rsid w:val="006F0543"/>
    <w:rsid w:val="007505BB"/>
    <w:rsid w:val="00792DCA"/>
    <w:rsid w:val="008220FC"/>
    <w:rsid w:val="008270F7"/>
    <w:rsid w:val="00856C78"/>
    <w:rsid w:val="008B4893"/>
    <w:rsid w:val="008E4027"/>
    <w:rsid w:val="008F5523"/>
    <w:rsid w:val="00916BD0"/>
    <w:rsid w:val="009463E1"/>
    <w:rsid w:val="00975EC8"/>
    <w:rsid w:val="009B5D25"/>
    <w:rsid w:val="009B7F22"/>
    <w:rsid w:val="009F055B"/>
    <w:rsid w:val="00A10DD5"/>
    <w:rsid w:val="00A455F5"/>
    <w:rsid w:val="00A47149"/>
    <w:rsid w:val="00A74586"/>
    <w:rsid w:val="00AE6A3E"/>
    <w:rsid w:val="00B723AB"/>
    <w:rsid w:val="00B85F42"/>
    <w:rsid w:val="00BA71D4"/>
    <w:rsid w:val="00BC55F5"/>
    <w:rsid w:val="00BF6C70"/>
    <w:rsid w:val="00C005E4"/>
    <w:rsid w:val="00C01CB5"/>
    <w:rsid w:val="00CB2509"/>
    <w:rsid w:val="00D310FB"/>
    <w:rsid w:val="00D44083"/>
    <w:rsid w:val="00DE293F"/>
    <w:rsid w:val="00E34FC5"/>
    <w:rsid w:val="00E549F8"/>
    <w:rsid w:val="00E76D61"/>
    <w:rsid w:val="00E8780A"/>
    <w:rsid w:val="00E9350A"/>
    <w:rsid w:val="00F05DF7"/>
    <w:rsid w:val="00F77AF8"/>
    <w:rsid w:val="00FC3BFE"/>
    <w:rsid w:val="00FE511F"/>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E511F"/>
    <w:pPr>
      <w:spacing w:before="180" w:after="180" w:line="480" w:lineRule="auto"/>
    </w:pPr>
    <w:rPr>
      <w:rFonts w:ascii="Arial" w:hAnsi="Arial" w:cs="Arial"/>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00296"/>
  </w:style>
  <w:style w:type="paragraph" w:customStyle="1" w:styleId="FirstParagraph">
    <w:name w:val="First Paragraph"/>
    <w:basedOn w:val="BodyText"/>
    <w:next w:val="BodyText"/>
    <w:qFormat/>
    <w:rsid w:val="008220FC"/>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BodyText"/>
    <w:next w:val="BodyText"/>
    <w:qFormat/>
    <w:rsid w:val="00000296"/>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4"/>
      </w:numPr>
      <w:spacing w:after="120"/>
      <w:ind w:left="360"/>
    </w:pPr>
    <w:rPr>
      <w:i/>
    </w:rPr>
  </w:style>
  <w:style w:type="paragraph" w:customStyle="1" w:styleId="TableCaption">
    <w:name w:val="Table Caption"/>
    <w:basedOn w:val="CaptionedFigure"/>
    <w:link w:val="TableCaptionZchn"/>
    <w:qFormat/>
    <w:rsid w:val="00525A82"/>
    <w:pPr>
      <w:numPr>
        <w:numId w:val="3"/>
      </w:numPr>
      <w:ind w:left="357" w:hanging="357"/>
    </w:pPr>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cs="Arial"/>
      <w:i/>
    </w:rPr>
  </w:style>
  <w:style w:type="character" w:customStyle="1" w:styleId="VerbatimChar">
    <w:name w:val="Verbatim Char"/>
    <w:basedOn w:val="CaptionChar"/>
    <w:link w:val="SourceCode"/>
    <w:rsid w:val="00DE293F"/>
    <w:rPr>
      <w:rFonts w:ascii="Arial" w:hAnsi="Arial" w:cs="Arial"/>
      <w:i w:val="0"/>
    </w:rPr>
  </w:style>
  <w:style w:type="character" w:customStyle="1" w:styleId="SectionNumber">
    <w:name w:val="Section Number"/>
    <w:basedOn w:val="CaptionChar"/>
    <w:rsid w:val="00FC3BFE"/>
    <w:rPr>
      <w:rFonts w:asciiTheme="majorHAnsi" w:hAnsiTheme="majorHAnsi" w:cs="Arial"/>
      <w:i/>
      <w:sz w:val="24"/>
    </w:rPr>
  </w:style>
  <w:style w:type="character" w:styleId="FootnoteReference">
    <w:name w:val="footnote reference"/>
    <w:basedOn w:val="CaptionChar"/>
    <w:rsid w:val="00DE293F"/>
    <w:rPr>
      <w:rFonts w:ascii="Arial" w:hAnsi="Arial" w:cs="Arial"/>
      <w:i/>
      <w:sz w:val="24"/>
      <w:vertAlign w:val="superscript"/>
    </w:rPr>
  </w:style>
  <w:style w:type="character" w:styleId="Hyperlink">
    <w:name w:val="Hyperlink"/>
    <w:basedOn w:val="CaptionChar"/>
    <w:uiPriority w:val="99"/>
    <w:rsid w:val="00DE293F"/>
    <w:rPr>
      <w:rFonts w:ascii="Arial" w:hAnsi="Arial" w:cs="Arial"/>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000296"/>
    <w:rPr>
      <w:rFonts w:ascii="Arial" w:hAnsi="Arial" w:cs="Arial"/>
    </w:rPr>
  </w:style>
  <w:style w:type="paragraph" w:customStyle="1" w:styleId="SourceCode">
    <w:name w:val="Source Code"/>
    <w:basedOn w:val="BodyText"/>
    <w:link w:val="VerbatimChar"/>
    <w:rsid w:val="00DE293F"/>
  </w:style>
  <w:style w:type="character" w:customStyle="1" w:styleId="DecValTok">
    <w:name w:val="DecValTok"/>
    <w:basedOn w:val="VerbatimChar"/>
    <w:rsid w:val="00FE511F"/>
    <w:rPr>
      <w:rFonts w:ascii="Consolas" w:hAnsi="Consolas" w:cs="Arial"/>
      <w:i w:val="0"/>
      <w:color w:val="0000CF"/>
      <w:sz w:val="24"/>
      <w:shd w:val="clear" w:color="auto" w:fill="F8F8F8"/>
    </w:rPr>
  </w:style>
  <w:style w:type="character" w:customStyle="1" w:styleId="StringTok">
    <w:name w:val="StringTok"/>
    <w:basedOn w:val="VerbatimChar"/>
    <w:rsid w:val="00FE511F"/>
    <w:rPr>
      <w:rFonts w:ascii="Consolas" w:hAnsi="Consolas" w:cs="Arial"/>
      <w:i w:val="0"/>
      <w:color w:val="4E9A06"/>
      <w:sz w:val="24"/>
      <w:shd w:val="clear" w:color="auto" w:fill="F8F8F8"/>
    </w:rPr>
  </w:style>
  <w:style w:type="character" w:customStyle="1" w:styleId="CommentTok">
    <w:name w:val="CommentTok"/>
    <w:basedOn w:val="VerbatimChar"/>
    <w:rsid w:val="00FE511F"/>
    <w:rPr>
      <w:rFonts w:ascii="Consolas" w:hAnsi="Consolas" w:cs="Arial"/>
      <w:i/>
      <w:color w:val="8F5902"/>
      <w:sz w:val="24"/>
      <w:shd w:val="clear" w:color="auto" w:fill="F8F8F8"/>
    </w:rPr>
  </w:style>
  <w:style w:type="character" w:customStyle="1" w:styleId="OtherTok">
    <w:name w:val="OtherTok"/>
    <w:basedOn w:val="VerbatimChar"/>
    <w:rsid w:val="00B723AB"/>
    <w:rPr>
      <w:rFonts w:ascii="Consolas" w:hAnsi="Consolas" w:cs="Arial"/>
      <w:i w:val="0"/>
      <w:color w:val="8F5902"/>
      <w:sz w:val="20"/>
      <w:shd w:val="clear" w:color="auto" w:fill="F8F8F8"/>
    </w:rPr>
  </w:style>
  <w:style w:type="character" w:customStyle="1" w:styleId="FunctionTok">
    <w:name w:val="FunctionTok"/>
    <w:basedOn w:val="VerbatimChar"/>
    <w:rsid w:val="00FE511F"/>
    <w:rPr>
      <w:rFonts w:ascii="Consolas" w:hAnsi="Consolas" w:cs="Arial"/>
      <w:i w:val="0"/>
      <w:color w:val="000000"/>
      <w:sz w:val="24"/>
      <w:shd w:val="clear" w:color="auto" w:fill="F8F8F8"/>
    </w:rPr>
  </w:style>
  <w:style w:type="character" w:customStyle="1" w:styleId="NormalTok">
    <w:name w:val="NormalTok"/>
    <w:basedOn w:val="VerbatimChar"/>
    <w:rsid w:val="00FE511F"/>
    <w:rPr>
      <w:rFonts w:ascii="Consolas" w:hAnsi="Consolas" w:cs="Arial"/>
      <w:i w:val="0"/>
      <w:sz w:val="24"/>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Times New Roman" w:hAnsi="Times New Roman" w:cs="Arial"/>
      <w:i/>
    </w:rPr>
  </w:style>
  <w:style w:type="character" w:customStyle="1" w:styleId="CaptionedFigureChar">
    <w:name w:val="Captioned Figure Char"/>
    <w:basedOn w:val="FigureCaptionZchn"/>
    <w:link w:val="CaptionedFigure"/>
    <w:rsid w:val="00BA71D4"/>
    <w:rPr>
      <w:rFonts w:ascii="Arial" w:hAnsi="Arial" w:cs="Arial"/>
      <w:i/>
      <w:sz w:val="20"/>
    </w:rPr>
  </w:style>
  <w:style w:type="character" w:customStyle="1" w:styleId="TableCaptionZchn">
    <w:name w:val="Table Caption Zchn"/>
    <w:basedOn w:val="CaptionedFigureChar"/>
    <w:link w:val="TableCaption"/>
    <w:rsid w:val="00525A82"/>
    <w:rPr>
      <w:rFonts w:ascii="Times New Roman" w:hAnsi="Times New Roman" w:cs="Arial"/>
      <w:i/>
      <w:sz w:val="20"/>
    </w:rPr>
  </w:style>
  <w:style w:type="character" w:customStyle="1" w:styleId="ImageCaptionZchn">
    <w:name w:val="Image Caption Zchn"/>
    <w:basedOn w:val="CaptionChar"/>
    <w:link w:val="ImageCaption"/>
    <w:rsid w:val="00D310FB"/>
    <w:rPr>
      <w:rFonts w:ascii="Times New Roman" w:hAnsi="Times New Roman" w:cs="Arial"/>
      <w:i/>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 w:type="paragraph" w:styleId="TOC1">
    <w:name w:val="toc 1"/>
    <w:basedOn w:val="Normal"/>
    <w:next w:val="Normal"/>
    <w:autoRedefine/>
    <w:uiPriority w:val="39"/>
    <w:unhideWhenUsed/>
    <w:rsid w:val="00A10DD5"/>
    <w:pPr>
      <w:spacing w:after="100"/>
    </w:pPr>
  </w:style>
  <w:style w:type="paragraph" w:styleId="TOC2">
    <w:name w:val="toc 2"/>
    <w:basedOn w:val="Normal"/>
    <w:next w:val="Normal"/>
    <w:autoRedefine/>
    <w:uiPriority w:val="39"/>
    <w:unhideWhenUsed/>
    <w:rsid w:val="00A10DD5"/>
    <w:pPr>
      <w:spacing w:after="100"/>
      <w:ind w:left="200"/>
    </w:pPr>
  </w:style>
  <w:style w:type="paragraph" w:styleId="TOC3">
    <w:name w:val="toc 3"/>
    <w:basedOn w:val="Normal"/>
    <w:next w:val="Normal"/>
    <w:autoRedefine/>
    <w:uiPriority w:val="39"/>
    <w:unhideWhenUsed/>
    <w:rsid w:val="00A10DD5"/>
    <w:pPr>
      <w:spacing w:after="100"/>
      <w:ind w:left="400"/>
    </w:pPr>
  </w:style>
  <w:style w:type="character" w:customStyle="1" w:styleId="StyleFootnoteReference12pt">
    <w:name w:val="Style Footnote Reference + 12 pt"/>
    <w:basedOn w:val="FootnoteReference"/>
    <w:rsid w:val="00DE293F"/>
    <w:rPr>
      <w:rFonts w:ascii="Arial" w:hAnsi="Arial" w:cs="Arial"/>
      <w:i/>
      <w:iCs/>
      <w:sz w:val="24"/>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667</Words>
  <Characters>10509</Characters>
  <Application>Microsoft Office Word</Application>
  <DocSecurity>0</DocSecurity>
  <Lines>87</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36</cp:revision>
  <dcterms:created xsi:type="dcterms:W3CDTF">2017-12-27T05:22:00Z</dcterms:created>
  <dcterms:modified xsi:type="dcterms:W3CDTF">2023-03-0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VHG97IVo"/&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